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9E654E">
        <w:rPr>
          <w:i/>
          <w:iCs/>
          <w:sz w:val="24"/>
          <w:szCs w:val="24"/>
        </w:rPr>
        <w:t>screen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Rogers,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4274DC9"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 xml:space="preserve">representa características desconhecidas ou pouco conhecidas do </w:t>
      </w:r>
      <w:r w:rsidR="00773693" w:rsidRPr="00773693">
        <w:rPr>
          <w:sz w:val="24"/>
          <w:szCs w:val="24"/>
        </w:rPr>
        <w:lastRenderedPageBreak/>
        <w:t>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688F95D8" w:rsidR="00B62D6E" w:rsidRP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p>
    <w:p w14:paraId="02DAC9BA" w14:textId="77777777" w:rsidR="005F56C8" w:rsidRDefault="005F56C8" w:rsidP="00662943">
      <w:pPr>
        <w:jc w:val="both"/>
        <w:rPr>
          <w:sz w:val="24"/>
          <w:szCs w:val="24"/>
        </w:rPr>
      </w:pPr>
    </w:p>
    <w:p w14:paraId="7AE46EBB" w14:textId="01F3D90F" w:rsidR="00662943" w:rsidRPr="009E654E" w:rsidRDefault="00662943" w:rsidP="00662943">
      <w:pPr>
        <w:jc w:val="both"/>
        <w:rPr>
          <w:sz w:val="24"/>
          <w:szCs w:val="24"/>
        </w:rPr>
      </w:pPr>
      <w:r w:rsidRPr="009E654E">
        <w:rPr>
          <w:sz w:val="24"/>
          <w:szCs w:val="24"/>
        </w:rPr>
        <w:t xml:space="preserve">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Aesthetic Empathy </w:t>
      </w:r>
      <w:r w:rsidRPr="009E654E">
        <w:rPr>
          <w:sz w:val="24"/>
          <w:szCs w:val="24"/>
        </w:rPr>
        <w:t xml:space="preserve">– definição original de empatia, que consiste em, intuitivamente e imaginativamente, projetar-se na situação do outro; é o estado psicológico referido por Lipps (1903) como </w:t>
      </w:r>
      <w:r w:rsidRPr="009E654E">
        <w:rPr>
          <w:i/>
          <w:iCs/>
          <w:sz w:val="24"/>
          <w:szCs w:val="24"/>
        </w:rPr>
        <w:t>Einfühlung</w:t>
      </w:r>
      <w:r w:rsidRPr="009E654E">
        <w:rPr>
          <w:sz w:val="24"/>
          <w:szCs w:val="24"/>
        </w:rPr>
        <w:t xml:space="preserve"> e para o qual Titchener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r w:rsidRPr="009E654E">
        <w:rPr>
          <w:i/>
          <w:iCs/>
          <w:sz w:val="24"/>
          <w:szCs w:val="24"/>
        </w:rPr>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Centre for Suicide Prevention,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Alterações na atividade motora, como a lentificação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Big Five Inventory</w:t>
      </w:r>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Guidelines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4" w:name="_Hlk147500523"/>
      <w:r w:rsidRPr="009E654E">
        <w:rPr>
          <w:kern w:val="2"/>
          <w:sz w:val="24"/>
          <w:szCs w:val="24"/>
          <w14:ligatures w14:val="standardContextual"/>
        </w:rPr>
        <w:t>Fredricksen</w:t>
      </w:r>
      <w:bookmarkEnd w:id="74"/>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s It like to Be an Undercover Cop?</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9E654E">
        <w:rPr>
          <w:i/>
          <w:iCs/>
          <w:color w:val="000000"/>
          <w:kern w:val="2"/>
          <w:sz w:val="24"/>
          <w:szCs w:val="24"/>
          <w14:ligatures w14:val="standardContextual"/>
        </w:rPr>
        <w:t xml:space="preserve">Danganronpa V3: Killing Harmony </w:t>
      </w:r>
      <w:bookmarkEnd w:id="75"/>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Alienation: Symptoms, Types, Causes, and More</w:t>
          </w:r>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Gifts Differeing:Understanding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Man, Play and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Man, Play and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Rules of play :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Rules of play :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Rules of play :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Rules of play :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Virtual Character Design for Games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Why We Gain Weight As We Age :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9459C" w14:textId="77777777" w:rsidR="004C295C" w:rsidRPr="009E654E" w:rsidRDefault="004C295C" w:rsidP="00631B7A">
      <w:pPr>
        <w:spacing w:after="0" w:line="240" w:lineRule="auto"/>
      </w:pPr>
      <w:r w:rsidRPr="009E654E">
        <w:separator/>
      </w:r>
    </w:p>
  </w:endnote>
  <w:endnote w:type="continuationSeparator" w:id="0">
    <w:p w14:paraId="1AF06CC7" w14:textId="77777777" w:rsidR="004C295C" w:rsidRPr="009E654E" w:rsidRDefault="004C295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9E97D" w14:textId="77777777" w:rsidR="004C295C" w:rsidRPr="009E654E" w:rsidRDefault="004C295C" w:rsidP="00631B7A">
      <w:pPr>
        <w:spacing w:after="0" w:line="240" w:lineRule="auto"/>
      </w:pPr>
      <w:r w:rsidRPr="009E654E">
        <w:separator/>
      </w:r>
    </w:p>
  </w:footnote>
  <w:footnote w:type="continuationSeparator" w:id="0">
    <w:p w14:paraId="51FEFFC4" w14:textId="77777777" w:rsidR="004C295C" w:rsidRPr="009E654E" w:rsidRDefault="004C295C"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27F0CD97"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74491B">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295C"/>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B0605"/>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4</TotalTime>
  <Pages>195</Pages>
  <Words>70084</Words>
  <Characters>399480</Characters>
  <Application>Microsoft Office Word</Application>
  <DocSecurity>0</DocSecurity>
  <Lines>3329</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73</cp:revision>
  <cp:lastPrinted>2023-01-26T14:31:00Z</cp:lastPrinted>
  <dcterms:created xsi:type="dcterms:W3CDTF">2023-01-21T16:18:00Z</dcterms:created>
  <dcterms:modified xsi:type="dcterms:W3CDTF">2023-10-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